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fldSimple w:instr=" SEQ Figure \* ARABIC ">
        <w:r w:rsidR="00BF2302">
          <w:rPr>
            <w:noProof/>
          </w:rPr>
          <w:t>1</w:t>
        </w:r>
      </w:fldSimple>
      <w:r w:rsidRPr="00DD2CC2">
        <w:t>: Relationships among interaction components of group learning (Slavin et al., 2003).</w:t>
      </w:r>
    </w:p>
    <w:p w14:paraId="7FA67709" w14:textId="79E2F32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fldSimple w:instr=" SEQ Table \* ARABIC ">
        <w:r>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proofErr w:type="spellStart"/>
      <w:r w:rsidR="00313931" w:rsidRPr="001C50CD">
        <w:rPr>
          <w:rFonts w:ascii="Calibri" w:hAnsi="Calibri" w:cs="Calibri"/>
        </w:rPr>
        <w:t>Puklek</w:t>
      </w:r>
      <w:proofErr w:type="spellEnd"/>
      <w:r w:rsidR="00313931" w:rsidRPr="001C50CD">
        <w:rPr>
          <w:rFonts w:ascii="Calibri" w:hAnsi="Calibri" w:cs="Calibri"/>
        </w:rPr>
        <w:t xml:space="preserve">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w:t>
      </w:r>
      <w:r w:rsidR="004208F5" w:rsidRPr="00241494">
        <w:rPr>
          <w:highlight w:val="yellow"/>
        </w:rPr>
        <w:lastRenderedPageBreak/>
        <w:t xml:space="preserve">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w:t>
      </w:r>
      <w:r w:rsidR="00514DDF" w:rsidRPr="00514DDF">
        <w:lastRenderedPageBreak/>
        <w:t>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36CF02E5"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C75B3D">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V4Sr5K7I/WBLvCxIT","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lastRenderedPageBreak/>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0331098C" w:rsidR="005A250D" w:rsidRPr="00700563" w:rsidRDefault="005A250D" w:rsidP="005A250D">
      <w:pPr>
        <w:rPr>
          <w:lang w:val="sl-SI"/>
        </w:rPr>
      </w:pPr>
      <w:r w:rsidRPr="005A250D">
        <w:t>In pursuit of internal consistency, we adopted McDonald's Omega for continuous</w:t>
      </w:r>
      <w:r w:rsidR="00700563">
        <w:t>,</w:t>
      </w:r>
      <w:r w:rsidRPr="005A250D">
        <w:t xml:space="preserve"> Gutman's Lambda</w:t>
      </w:r>
      <w:r w:rsidR="00700563">
        <w:t xml:space="preserve"> for ordinal (on Likert scale) and </w:t>
      </w:r>
      <w:proofErr w:type="spellStart"/>
      <w:r w:rsidR="00700563">
        <w:rPr>
          <w:lang w:val="sl-SI"/>
        </w:rPr>
        <w:t>K</w:t>
      </w:r>
      <w:r w:rsidR="00700563" w:rsidRPr="00700563">
        <w:rPr>
          <w:lang w:val="sl-SI"/>
        </w:rPr>
        <w:t>rippendorff</w:t>
      </w:r>
      <w:r w:rsidR="00700563">
        <w:rPr>
          <w:lang w:val="sl-SI"/>
        </w:rPr>
        <w:t>'s</w:t>
      </w:r>
      <w:proofErr w:type="spellEnd"/>
      <w:r w:rsidR="00700563">
        <w:rPr>
          <w:lang w:val="sl-SI"/>
        </w:rPr>
        <w:t xml:space="preserve"> </w:t>
      </w:r>
      <w:proofErr w:type="spellStart"/>
      <w:r w:rsidR="00700563">
        <w:rPr>
          <w:lang w:val="sl-SI"/>
        </w:rPr>
        <w:t>A</w:t>
      </w:r>
      <w:r w:rsidR="00700563" w:rsidRPr="00700563">
        <w:rPr>
          <w:lang w:val="sl-SI"/>
        </w:rPr>
        <w:t>lpha</w:t>
      </w:r>
      <w:proofErr w:type="spellEnd"/>
      <w:r w:rsidR="00700563">
        <w:rPr>
          <w:lang w:val="sl-SI"/>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w:t>
      </w:r>
      <w:r w:rsidR="00700563">
        <w:t xml:space="preserve"> all variables separately.</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70E3BD25" w:rsidR="009B053B" w:rsidRDefault="009B053B" w:rsidP="005A250D">
            <w:r>
              <w:t>0.5</w:t>
            </w:r>
            <w:r w:rsidR="00700563">
              <w:t>5</w:t>
            </w:r>
          </w:p>
        </w:tc>
        <w:tc>
          <w:tcPr>
            <w:tcW w:w="4814" w:type="dxa"/>
          </w:tcPr>
          <w:p w14:paraId="272BC9F6" w14:textId="7A358BC0" w:rsidR="009B053B" w:rsidRDefault="002E41BC" w:rsidP="005A250D">
            <w:r w:rsidRPr="002E41BC">
              <w:t>[0.5</w:t>
            </w:r>
            <w:r>
              <w:t>3,</w:t>
            </w:r>
            <w:r w:rsidRPr="002E41BC">
              <w:t xml:space="preserve"> 0.</w:t>
            </w:r>
            <w:r>
              <w:t>5</w:t>
            </w:r>
            <w:r w:rsidR="00700563">
              <w:t>6</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1F2DFEEA" w:rsidR="009B053B" w:rsidRDefault="009B053B" w:rsidP="005A250D">
            <w:r>
              <w:t>0.</w:t>
            </w:r>
            <w:r w:rsidR="00700563">
              <w:t>69</w:t>
            </w:r>
          </w:p>
        </w:tc>
        <w:tc>
          <w:tcPr>
            <w:tcW w:w="4814" w:type="dxa"/>
          </w:tcPr>
          <w:p w14:paraId="2F61E5A6" w14:textId="4D407B5D" w:rsidR="009B053B" w:rsidRDefault="002E41BC" w:rsidP="005A250D">
            <w:r>
              <w:t>[</w:t>
            </w:r>
            <w:r w:rsidRPr="002E41BC">
              <w:t>0.</w:t>
            </w:r>
            <w:r w:rsidR="00700563">
              <w:t>60</w:t>
            </w:r>
            <w:r w:rsidRPr="002E41BC">
              <w:t>, 0.</w:t>
            </w:r>
            <w:r w:rsidR="00700563">
              <w:t>76</w:t>
            </w:r>
            <w:r>
              <w:t>]</w:t>
            </w:r>
            <w:r w:rsidR="00972725">
              <w:t xml:space="preserve"> (bootstrapped with 1000 iterations)</w:t>
            </w:r>
          </w:p>
        </w:tc>
      </w:tr>
      <w:tr w:rsidR="00700563" w14:paraId="2BCB2034" w14:textId="77777777" w:rsidTr="003B0A9D">
        <w:tc>
          <w:tcPr>
            <w:tcW w:w="3020" w:type="dxa"/>
          </w:tcPr>
          <w:p w14:paraId="5F41408F" w14:textId="17BB1504" w:rsidR="00700563" w:rsidRPr="009B053B" w:rsidRDefault="00700563" w:rsidP="005A250D">
            <w:pPr>
              <w:rPr>
                <w:lang w:val="sl-SI"/>
              </w:rPr>
            </w:pPr>
            <w:proofErr w:type="spellStart"/>
            <w:r>
              <w:rPr>
                <w:lang w:val="sl-SI"/>
              </w:rPr>
              <w:t>K</w:t>
            </w:r>
            <w:r w:rsidRPr="00700563">
              <w:rPr>
                <w:lang w:val="sl-SI"/>
              </w:rPr>
              <w:t>rippendorff</w:t>
            </w:r>
            <w:r>
              <w:rPr>
                <w:lang w:val="sl-SI"/>
              </w:rPr>
              <w:t>'s</w:t>
            </w:r>
            <w:proofErr w:type="spellEnd"/>
            <w:r>
              <w:rPr>
                <w:lang w:val="sl-SI"/>
              </w:rPr>
              <w:t xml:space="preserve"> </w:t>
            </w:r>
            <w:proofErr w:type="spellStart"/>
            <w:r>
              <w:rPr>
                <w:lang w:val="sl-SI"/>
              </w:rPr>
              <w:t>Alpha</w:t>
            </w:r>
            <w:proofErr w:type="spellEnd"/>
          </w:p>
        </w:tc>
        <w:tc>
          <w:tcPr>
            <w:tcW w:w="1228" w:type="dxa"/>
          </w:tcPr>
          <w:p w14:paraId="6556986C" w14:textId="4A9BC87C" w:rsidR="00700563" w:rsidRDefault="00700563" w:rsidP="005A250D">
            <w:r>
              <w:t>0.68</w:t>
            </w:r>
          </w:p>
        </w:tc>
        <w:tc>
          <w:tcPr>
            <w:tcW w:w="4814" w:type="dxa"/>
          </w:tcPr>
          <w:p w14:paraId="46224558" w14:textId="05B6208B" w:rsidR="00700563" w:rsidRDefault="00700563" w:rsidP="005A250D">
            <w:r>
              <w:t>[0.57, 0.78]</w:t>
            </w:r>
          </w:p>
        </w:tc>
      </w:tr>
    </w:tbl>
    <w:p w14:paraId="30646440" w14:textId="77777777" w:rsidR="009B053B" w:rsidRDefault="009B053B" w:rsidP="005A250D"/>
    <w:p w14:paraId="457B758B" w14:textId="20828ACF" w:rsidR="002258EE" w:rsidRDefault="002258EE" w:rsidP="002258EE">
      <w:pPr>
        <w:pStyle w:val="Heading3"/>
      </w:pPr>
      <w:r>
        <w:t>Student sample</w:t>
      </w:r>
    </w:p>
    <w:p w14:paraId="6DF3B44A" w14:textId="77777777" w:rsidR="00457B53" w:rsidRPr="00457B53" w:rsidRDefault="00457B53" w:rsidP="00457B53"/>
    <w:p w14:paraId="0F3BB519" w14:textId="195FB1C0" w:rsidR="00473602" w:rsidRDefault="00473602" w:rsidP="002258EE">
      <w:r>
        <w:t xml:space="preserve">Dataset description with quantile information </w:t>
      </w:r>
      <w:r w:rsidR="00711390">
        <w:t xml:space="preserve">is summarized in </w:t>
      </w:r>
      <w:r w:rsidR="00972B60">
        <w:t>Table 2</w:t>
      </w:r>
      <w:r>
        <w:t>.</w:t>
      </w:r>
    </w:p>
    <w:p w14:paraId="559FB9E5" w14:textId="23215DD3" w:rsidR="00711390" w:rsidRDefault="00711390" w:rsidP="00711390">
      <w:pPr>
        <w:pStyle w:val="Caption"/>
        <w:keepNext/>
      </w:pPr>
      <w:r>
        <w:t xml:space="preserve">Table </w:t>
      </w:r>
      <w:fldSimple w:instr=" SEQ Table \* ARABIC ">
        <w:r w:rsidR="003F0C08">
          <w:rPr>
            <w:noProof/>
          </w:rPr>
          <w:t>2</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15E3F650" w:rsidR="00711390" w:rsidRDefault="00711390" w:rsidP="00711390">
      <w:pPr>
        <w:pStyle w:val="Caption"/>
        <w:keepNext/>
      </w:pPr>
      <w:r>
        <w:t xml:space="preserve">Table </w:t>
      </w:r>
      <w:r w:rsidR="00972B60">
        <w:t>2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fldSimple w:instr=" SEQ Figure \* ARABIC ">
        <w:r>
          <w:rPr>
            <w:noProof/>
          </w:rPr>
          <w:t>3</w:t>
        </w:r>
      </w:fldSimple>
      <w:r>
        <w:t>: Variables distribution</w:t>
      </w:r>
    </w:p>
    <w:p w14:paraId="36BA8B4D" w14:textId="2D7ED507"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73368BD8" w14:textId="5CDA1DEA" w:rsidR="009F5527" w:rsidRDefault="006A18A2" w:rsidP="002258EE">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lastRenderedPageBreak/>
        <w:t>Variable importance</w:t>
      </w:r>
    </w:p>
    <w:p w14:paraId="16080BD9" w14:textId="156212ED" w:rsidR="008A4D32" w:rsidRPr="008A4D32" w:rsidRDefault="008A4D32" w:rsidP="008A4D32">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p w14:paraId="28BEA04D" w14:textId="5413C057" w:rsidR="003D44BE" w:rsidRDefault="008A4D32" w:rsidP="008A4D32">
      <w:pPr>
        <w:pStyle w:val="Caption"/>
      </w:pPr>
      <w:proofErr w:type="spellStart"/>
      <w:r>
        <w:t>Slika</w:t>
      </w:r>
      <w:proofErr w:type="spellEnd"/>
      <w:r>
        <w:t xml:space="preserve"> </w:t>
      </w:r>
      <w:fldSimple w:instr=" SEQ Slika \* ARABIC ">
        <w:r>
          <w:rPr>
            <w:noProof/>
          </w:rPr>
          <w:t>1</w:t>
        </w:r>
      </w:fldSimple>
      <w:r>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481827C" w:rsidR="00707E0A" w:rsidRDefault="008A4D32" w:rsidP="008A4D32">
      <w:pPr>
        <w:pStyle w:val="Caption"/>
      </w:pPr>
      <w:proofErr w:type="spellStart"/>
      <w:r>
        <w:t>Slika</w:t>
      </w:r>
      <w:proofErr w:type="spellEnd"/>
      <w:r>
        <w:t xml:space="preserve"> </w:t>
      </w:r>
      <w:fldSimple w:instr=" SEQ Slika \* ARABIC ">
        <w:r>
          <w:rPr>
            <w:noProof/>
          </w:rPr>
          <w:t>2</w:t>
        </w:r>
      </w:fldSimple>
      <w:r>
        <w:t>: Rankings of predictor variables using RFE</w:t>
      </w:r>
    </w:p>
    <w:p w14:paraId="6F247EEA" w14:textId="6E26CA94" w:rsidR="008A4D32" w:rsidRDefault="008A4D32" w:rsidP="008A4D32">
      <w:pPr>
        <w:pStyle w:val="Caption"/>
        <w:keepNext/>
      </w:pPr>
      <w:proofErr w:type="spellStart"/>
      <w:r>
        <w:lastRenderedPageBreak/>
        <w:t>Tabela</w:t>
      </w:r>
      <w:proofErr w:type="spellEnd"/>
      <w:r>
        <w:t xml:space="preserve"> 3: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2854570E" w:rsidR="002318AF" w:rsidRDefault="002318AF" w:rsidP="002318AF">
      <w:pPr>
        <w:pStyle w:val="Caption"/>
        <w:keepNext/>
      </w:pPr>
      <w:r>
        <w:t xml:space="preserve">Table </w:t>
      </w:r>
      <w:fldSimple w:instr=" SEQ Table \* ARABIC ">
        <w:r w:rsidR="003F0C08">
          <w:rPr>
            <w:noProof/>
          </w:rPr>
          <w:t>4</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lastRenderedPageBreak/>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 xml:space="preserve">(Stickler &amp; Emke, 2011; G. L. Wilson &amp; </w:t>
      </w:r>
      <w:proofErr w:type="spellStart"/>
      <w:r w:rsidR="00C75B3D" w:rsidRPr="00C75B3D">
        <w:rPr>
          <w:rFonts w:ascii="Calibri" w:hAnsi="Calibri" w:cs="Calibri"/>
        </w:rPr>
        <w:t>Blednick</w:t>
      </w:r>
      <w:proofErr w:type="spellEnd"/>
      <w:r w:rsidR="00C75B3D" w:rsidRPr="00C75B3D">
        <w:rPr>
          <w:rFonts w:ascii="Calibri" w:hAnsi="Calibri" w:cs="Calibri"/>
        </w:rPr>
        <w:t>, 2011)</w:t>
      </w:r>
      <w:r w:rsidR="00C75B3D">
        <w:rPr>
          <w:lang w:val="sl-SI"/>
        </w:rPr>
        <w:fldChar w:fldCharType="end"/>
      </w:r>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0449F1A9"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lastRenderedPageBreak/>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0F0C2140" w14:textId="77777777" w:rsidR="0026505C" w:rsidRDefault="00812CAE" w:rsidP="0026505C">
      <w:pPr>
        <w:pStyle w:val="Bibliography"/>
      </w:pPr>
      <w:r>
        <w:fldChar w:fldCharType="begin"/>
      </w:r>
      <w:r w:rsidR="00525D4B">
        <w:instrText xml:space="preserve"> ADDIN ZOTERO_BIBL {"uncited":[],"omitted":[],"custom":[]} CSL_BIBLIOGRAPHY </w:instrText>
      </w:r>
      <w:r>
        <w:fldChar w:fldCharType="separate"/>
      </w:r>
      <w:r w:rsidR="0026505C">
        <w:t xml:space="preserve">Abana, E. C. (2019). A Decision Tree Approach for Predicting Student Grades in Research Project using Weka. </w:t>
      </w:r>
      <w:r w:rsidR="0026505C">
        <w:rPr>
          <w:i/>
          <w:iCs/>
        </w:rPr>
        <w:t>International Journal of Advanced Computer Science and Applications</w:t>
      </w:r>
      <w:r w:rsidR="0026505C">
        <w:t xml:space="preserve">, </w:t>
      </w:r>
      <w:r w:rsidR="0026505C">
        <w:rPr>
          <w:i/>
          <w:iCs/>
        </w:rPr>
        <w:t>10</w:t>
      </w:r>
      <w:r w:rsidR="0026505C">
        <w:t>(7). https://doi.org/10.14569/IJACSA.2019.0100739</w:t>
      </w:r>
    </w:p>
    <w:p w14:paraId="5F643E22" w14:textId="77777777" w:rsidR="0026505C" w:rsidRDefault="0026505C" w:rsidP="0026505C">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23B08CCC" w14:textId="77777777" w:rsidR="0026505C" w:rsidRDefault="0026505C" w:rsidP="0026505C">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47163DE8" w14:textId="77777777" w:rsidR="0026505C" w:rsidRDefault="0026505C" w:rsidP="0026505C">
      <w:pPr>
        <w:pStyle w:val="Bibliography"/>
      </w:pPr>
      <w:r>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3B51D848" w14:textId="77777777" w:rsidR="0026505C" w:rsidRDefault="0026505C" w:rsidP="0026505C">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4DE30451" w14:textId="77777777" w:rsidR="0026505C" w:rsidRDefault="0026505C" w:rsidP="0026505C">
      <w:pPr>
        <w:pStyle w:val="Bibliography"/>
      </w:pPr>
      <w:r>
        <w:t xml:space="preserve">Batton, M. (2010). The effect of cooperative groups on math anxiety. </w:t>
      </w:r>
      <w:r>
        <w:rPr>
          <w:i/>
          <w:iCs/>
        </w:rPr>
        <w:t>Walden Dissertations and Doctoral Studies</w:t>
      </w:r>
      <w:r>
        <w:t>. https://scholarworks.waldenu.edu/dissertations/822</w:t>
      </w:r>
    </w:p>
    <w:p w14:paraId="1929802E" w14:textId="77777777" w:rsidR="0026505C" w:rsidRDefault="0026505C" w:rsidP="0026505C">
      <w:pPr>
        <w:pStyle w:val="Bibliography"/>
      </w:pPr>
      <w:r>
        <w:lastRenderedPageBreak/>
        <w:t xml:space="preserve">Bhusal, A. (2021). </w:t>
      </w:r>
      <w:r>
        <w:rPr>
          <w:i/>
          <w:iCs/>
        </w:rPr>
        <w:t>Predicting Student’s Performance Through Data Mining</w:t>
      </w:r>
      <w:r>
        <w:t>. https://doi.org/10.48550/ARXIV.2112.01247</w:t>
      </w:r>
    </w:p>
    <w:p w14:paraId="682715A3" w14:textId="77777777" w:rsidR="0026505C" w:rsidRDefault="0026505C" w:rsidP="0026505C">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3E75FF82" w14:textId="77777777" w:rsidR="0026505C" w:rsidRDefault="0026505C" w:rsidP="0026505C">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4FD7EA47" w14:textId="77777777" w:rsidR="0026505C" w:rsidRDefault="0026505C" w:rsidP="0026505C">
      <w:pPr>
        <w:pStyle w:val="Bibliography"/>
      </w:pPr>
      <w:r>
        <w:t xml:space="preserve">Bregant, B. (2023). </w:t>
      </w:r>
      <w:r>
        <w:rPr>
          <w:i/>
          <w:iCs/>
        </w:rPr>
        <w:t>Tandem learning: Student dataset</w:t>
      </w:r>
      <w:r>
        <w:t xml:space="preserve"> (1.0) [dataset]. GitHub. https://github.com/borbregant/ai_tandem_learning</w:t>
      </w:r>
    </w:p>
    <w:p w14:paraId="29438DA5" w14:textId="77777777" w:rsidR="0026505C" w:rsidRDefault="0026505C" w:rsidP="0026505C">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1F9DC357" w14:textId="77777777" w:rsidR="0026505C" w:rsidRDefault="0026505C" w:rsidP="0026505C">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25BB6A1" w14:textId="77777777" w:rsidR="0026505C" w:rsidRDefault="0026505C" w:rsidP="0026505C">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379DFAF" w14:textId="77777777" w:rsidR="0026505C" w:rsidRDefault="0026505C" w:rsidP="0026505C">
      <w:pPr>
        <w:pStyle w:val="Bibliography"/>
      </w:pPr>
      <w:r>
        <w:t xml:space="preserve">Coan, R. W. (1978). </w:t>
      </w:r>
      <w:r>
        <w:rPr>
          <w:i/>
          <w:iCs/>
        </w:rPr>
        <w:t>The Eighth Mental Measurements Yearbook</w:t>
      </w:r>
      <w:r>
        <w:t xml:space="preserve">, </w:t>
      </w:r>
      <w:r>
        <w:rPr>
          <w:i/>
          <w:iCs/>
        </w:rPr>
        <w:t>1</w:t>
      </w:r>
      <w:r>
        <w:t>, 970–975.</w:t>
      </w:r>
    </w:p>
    <w:p w14:paraId="458701F6" w14:textId="77777777" w:rsidR="0026505C" w:rsidRDefault="0026505C" w:rsidP="0026505C">
      <w:pPr>
        <w:pStyle w:val="Bibliography"/>
      </w:pPr>
      <w:r>
        <w:t xml:space="preserve">Cortez, P., &amp; Silva, A. (2008). </w:t>
      </w:r>
      <w:r>
        <w:rPr>
          <w:i/>
          <w:iCs/>
        </w:rPr>
        <w:t>Using data mining to predict secondary school student performance</w:t>
      </w:r>
      <w:r>
        <w:t>.</w:t>
      </w:r>
    </w:p>
    <w:p w14:paraId="67630C7D" w14:textId="77777777" w:rsidR="0026505C" w:rsidRDefault="0026505C" w:rsidP="0026505C">
      <w:pPr>
        <w:pStyle w:val="Bibliography"/>
      </w:pPr>
      <w:r>
        <w:t xml:space="preserve">DeVito, A. J. (1985). </w:t>
      </w:r>
      <w:r>
        <w:rPr>
          <w:i/>
          <w:iCs/>
        </w:rPr>
        <w:t>Review of the Myers-Briggs Type Indicator</w:t>
      </w:r>
      <w:r>
        <w:t xml:space="preserve">. </w:t>
      </w:r>
      <w:r>
        <w:rPr>
          <w:i/>
          <w:iCs/>
        </w:rPr>
        <w:t>1</w:t>
      </w:r>
      <w:r>
        <w:t>, 1030–1032.</w:t>
      </w:r>
    </w:p>
    <w:p w14:paraId="5DE2F43F" w14:textId="77777777" w:rsidR="0026505C" w:rsidRDefault="0026505C" w:rsidP="0026505C">
      <w:pPr>
        <w:pStyle w:val="Bibliography"/>
      </w:pPr>
      <w:r>
        <w:t xml:space="preserve">Druckman, D., &amp; Bjork, R. A. (1991). </w:t>
      </w:r>
      <w:r>
        <w:rPr>
          <w:i/>
          <w:iCs/>
        </w:rPr>
        <w:t>In the Mind’s Eye: Enhancing Human Performance</w:t>
      </w:r>
      <w:r>
        <w:t xml:space="preserve"> (p. 1580). National Academies Press. https://doi.org/10.17226/1580</w:t>
      </w:r>
    </w:p>
    <w:p w14:paraId="66C0F0BF" w14:textId="77777777" w:rsidR="0026505C" w:rsidRDefault="0026505C" w:rsidP="0026505C">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12E0C3C1" w14:textId="77777777" w:rsidR="0026505C" w:rsidRDefault="0026505C" w:rsidP="0026505C">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53C279F6" w14:textId="77777777" w:rsidR="0026505C" w:rsidRDefault="0026505C" w:rsidP="0026505C">
      <w:pPr>
        <w:pStyle w:val="Bibliography"/>
      </w:pPr>
      <w:r>
        <w:lastRenderedPageBreak/>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66CDAAB5" w14:textId="77777777" w:rsidR="0026505C" w:rsidRDefault="0026505C" w:rsidP="0026505C">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7B1AC182" w14:textId="77777777" w:rsidR="0026505C" w:rsidRDefault="0026505C" w:rsidP="0026505C">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4C7E9DAC" w14:textId="77777777" w:rsidR="0026505C" w:rsidRDefault="0026505C" w:rsidP="0026505C">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3073BCA8" w14:textId="77777777" w:rsidR="0026505C" w:rsidRDefault="0026505C" w:rsidP="0026505C">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63194575" w14:textId="77777777" w:rsidR="0026505C" w:rsidRDefault="0026505C" w:rsidP="0026505C">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B8A7DD5" w14:textId="77777777" w:rsidR="0026505C" w:rsidRDefault="0026505C" w:rsidP="0026505C">
      <w:pPr>
        <w:pStyle w:val="Bibliography"/>
      </w:pPr>
      <w:r>
        <w:t xml:space="preserve">Holmes, W., Bialik, M., &amp; Fadel, C. (2019). </w:t>
      </w:r>
      <w:r>
        <w:rPr>
          <w:i/>
          <w:iCs/>
        </w:rPr>
        <w:t>Artificial Intelligence in Education. Promise and Implications for Teaching and Learning.</w:t>
      </w:r>
    </w:p>
    <w:p w14:paraId="6B0A3688" w14:textId="77777777" w:rsidR="0026505C" w:rsidRDefault="0026505C" w:rsidP="0026505C">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01DAFDAA" w14:textId="77777777" w:rsidR="0026505C" w:rsidRDefault="0026505C" w:rsidP="0026505C">
      <w:pPr>
        <w:pStyle w:val="Bibliography"/>
      </w:pPr>
      <w:r>
        <w:lastRenderedPageBreak/>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494218C8" w14:textId="77777777" w:rsidR="0026505C" w:rsidRDefault="0026505C" w:rsidP="0026505C">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07BD8914" w14:textId="77777777" w:rsidR="0026505C" w:rsidRDefault="0026505C" w:rsidP="0026505C">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0D407546" w14:textId="77777777" w:rsidR="0026505C" w:rsidRDefault="0026505C" w:rsidP="0026505C">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7CDFA9F6" w14:textId="77777777" w:rsidR="0026505C" w:rsidRDefault="0026505C" w:rsidP="0026505C">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2B8830AA" w14:textId="77777777" w:rsidR="0026505C" w:rsidRDefault="0026505C" w:rsidP="0026505C">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22BFAB9F" w14:textId="77777777" w:rsidR="0026505C" w:rsidRDefault="0026505C" w:rsidP="0026505C">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2E27BFA4" w14:textId="77777777" w:rsidR="0026505C" w:rsidRDefault="0026505C" w:rsidP="0026505C">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45EFB7FE" w14:textId="77777777" w:rsidR="0026505C" w:rsidRDefault="0026505C" w:rsidP="0026505C">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87254B5" w14:textId="77777777" w:rsidR="0026505C" w:rsidRDefault="0026505C" w:rsidP="0026505C">
      <w:pPr>
        <w:pStyle w:val="Bibliography"/>
      </w:pPr>
      <w:proofErr w:type="spellStart"/>
      <w:r>
        <w:lastRenderedPageBreak/>
        <w:t>Kalaian</w:t>
      </w:r>
      <w:proofErr w:type="spellEnd"/>
      <w:r>
        <w:t xml:space="preserve">,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75285787" w14:textId="77777777" w:rsidR="0026505C" w:rsidRDefault="0026505C" w:rsidP="0026505C">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27B2C397" w14:textId="77777777" w:rsidR="0026505C" w:rsidRDefault="0026505C" w:rsidP="0026505C">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100640EA" w14:textId="77777777" w:rsidR="0026505C" w:rsidRDefault="0026505C" w:rsidP="0026505C">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AF5084E" w14:textId="77777777" w:rsidR="0026505C" w:rsidRDefault="0026505C" w:rsidP="0026505C">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054C7421" w14:textId="77777777" w:rsidR="0026505C" w:rsidRDefault="0026505C" w:rsidP="0026505C">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610FB6A8" w14:textId="77777777" w:rsidR="0026505C" w:rsidRDefault="0026505C" w:rsidP="0026505C">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32DF2C5D" w14:textId="77777777" w:rsidR="0026505C" w:rsidRDefault="0026505C" w:rsidP="0026505C">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36B5C3C0" w14:textId="77777777" w:rsidR="0026505C" w:rsidRDefault="0026505C" w:rsidP="0026505C">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76238007" w14:textId="77777777" w:rsidR="0026505C" w:rsidRDefault="0026505C" w:rsidP="0026505C">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4AF3803B" w14:textId="77777777" w:rsidR="0026505C" w:rsidRDefault="0026505C" w:rsidP="0026505C">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7A8B42A7" w14:textId="77777777" w:rsidR="0026505C" w:rsidRDefault="0026505C" w:rsidP="0026505C">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B88FE19" w14:textId="77777777" w:rsidR="0026505C" w:rsidRDefault="0026505C" w:rsidP="0026505C">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6188E19E" w14:textId="77777777" w:rsidR="0026505C" w:rsidRDefault="0026505C" w:rsidP="0026505C">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5B4450C0" w14:textId="77777777" w:rsidR="0026505C" w:rsidRDefault="0026505C" w:rsidP="0026505C">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66DAB43C" w14:textId="77777777" w:rsidR="0026505C" w:rsidRDefault="0026505C" w:rsidP="0026505C">
      <w:pPr>
        <w:pStyle w:val="Bibliography"/>
      </w:pPr>
      <w:r>
        <w:rPr>
          <w:i/>
          <w:iCs/>
        </w:rPr>
        <w:t>Myers-Briggs/Jung Test: Open Extended Jungian Type Scales</w:t>
      </w:r>
      <w:r>
        <w:t>. (n.d.). Retrieved 21 October 2023, from https://openpsychometrics.org/tests/OEJTS/</w:t>
      </w:r>
    </w:p>
    <w:p w14:paraId="6F413D82" w14:textId="77777777" w:rsidR="0026505C" w:rsidRDefault="0026505C" w:rsidP="0026505C">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34E18AA8" w14:textId="77777777" w:rsidR="0026505C" w:rsidRDefault="0026505C" w:rsidP="0026505C">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4B910E32" w14:textId="77777777" w:rsidR="0026505C" w:rsidRDefault="0026505C" w:rsidP="0026505C">
      <w:pPr>
        <w:pStyle w:val="Bibliography"/>
      </w:pPr>
      <w:proofErr w:type="spellStart"/>
      <w:r>
        <w:lastRenderedPageBreak/>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16DA72BA" w14:textId="77777777" w:rsidR="0026505C" w:rsidRDefault="0026505C" w:rsidP="0026505C">
      <w:pPr>
        <w:pStyle w:val="Bibliography"/>
      </w:pPr>
      <w:proofErr w:type="spellStart"/>
      <w:r>
        <w:rPr>
          <w:i/>
          <w:iCs/>
        </w:rPr>
        <w:t>PsyToolkit</w:t>
      </w:r>
      <w:proofErr w:type="spellEnd"/>
      <w:r>
        <w:t>. (n.d.). Retrieved 4 November 2023, from https://www.psytoolkit.org/index.html</w:t>
      </w:r>
    </w:p>
    <w:p w14:paraId="557005E3" w14:textId="77777777" w:rsidR="0026505C" w:rsidRDefault="0026505C" w:rsidP="0026505C">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459EB7C5" w14:textId="77777777" w:rsidR="0026505C" w:rsidRDefault="0026505C" w:rsidP="0026505C">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74FCE664" w14:textId="77777777" w:rsidR="0026505C" w:rsidRDefault="0026505C" w:rsidP="0026505C">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51F84C3" w14:textId="77777777" w:rsidR="0026505C" w:rsidRDefault="0026505C" w:rsidP="0026505C">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4534FF30" w14:textId="77777777" w:rsidR="0026505C" w:rsidRDefault="0026505C" w:rsidP="0026505C">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1D2E9FD1" w14:textId="77777777" w:rsidR="0026505C" w:rsidRDefault="0026505C" w:rsidP="0026505C">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20B5E46D" w14:textId="77777777" w:rsidR="0026505C" w:rsidRDefault="0026505C" w:rsidP="0026505C">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D08F8B8" w14:textId="77777777" w:rsidR="0026505C" w:rsidRDefault="0026505C" w:rsidP="0026505C">
      <w:pPr>
        <w:pStyle w:val="Bibliography"/>
      </w:pPr>
      <w:r>
        <w:lastRenderedPageBreak/>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5C3AA3DA" w14:textId="77777777" w:rsidR="0026505C" w:rsidRDefault="0026505C" w:rsidP="0026505C">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50ACC985" w14:textId="77777777" w:rsidR="0026505C" w:rsidRDefault="0026505C" w:rsidP="0026505C">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0FBBDFAA" w14:textId="77777777" w:rsidR="0026505C" w:rsidRDefault="0026505C" w:rsidP="0026505C">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35804943" w14:textId="77777777" w:rsidR="0026505C" w:rsidRDefault="0026505C" w:rsidP="0026505C">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5875447" w14:textId="77777777" w:rsidR="0026505C" w:rsidRDefault="0026505C" w:rsidP="0026505C">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3B8DF78" w14:textId="77777777" w:rsidR="0026505C" w:rsidRDefault="0026505C" w:rsidP="0026505C">
      <w:pPr>
        <w:pStyle w:val="Bibliography"/>
      </w:pPr>
      <w:r>
        <w:t xml:space="preserve">Smith, A. B., &amp; Irey, R. K. (1974). </w:t>
      </w:r>
      <w:r>
        <w:rPr>
          <w:i/>
          <w:iCs/>
        </w:rPr>
        <w:t>Personality Variables and the Improvement of College Teaching</w:t>
      </w:r>
      <w:r>
        <w:t>. https://eric.ed.gov/?id=ED096313</w:t>
      </w:r>
    </w:p>
    <w:p w14:paraId="6661B07E" w14:textId="77777777" w:rsidR="0026505C" w:rsidRDefault="0026505C" w:rsidP="0026505C">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4CBCD0ED" w14:textId="77777777" w:rsidR="0026505C" w:rsidRDefault="0026505C" w:rsidP="0026505C">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2A7F74F" w14:textId="77777777" w:rsidR="0026505C" w:rsidRDefault="0026505C" w:rsidP="0026505C">
      <w:pPr>
        <w:pStyle w:val="Bibliography"/>
      </w:pPr>
      <w:r>
        <w:lastRenderedPageBreak/>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00C731B3" w14:textId="77777777" w:rsidR="0026505C" w:rsidRDefault="0026505C" w:rsidP="0026505C">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74CA42A5" w14:textId="77777777" w:rsidR="0026505C" w:rsidRDefault="0026505C" w:rsidP="0026505C">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E6BA1A2" w14:textId="77777777" w:rsidR="0026505C" w:rsidRDefault="0026505C" w:rsidP="0026505C">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22487A9" w14:textId="77777777" w:rsidR="0026505C" w:rsidRDefault="0026505C" w:rsidP="0026505C">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5E7546FE" w14:textId="77777777" w:rsidR="0026505C" w:rsidRDefault="0026505C" w:rsidP="0026505C">
      <w:pPr>
        <w:pStyle w:val="Bibliography"/>
      </w:pPr>
      <w:r>
        <w:t xml:space="preserve">Wahyu Ariani, D. (2013). Personality and Learning Motivation. </w:t>
      </w:r>
      <w:r>
        <w:rPr>
          <w:i/>
          <w:iCs/>
        </w:rPr>
        <w:t>European Journal of Business and Management</w:t>
      </w:r>
      <w:r>
        <w:t xml:space="preserve">, </w:t>
      </w:r>
      <w:r>
        <w:rPr>
          <w:i/>
          <w:iCs/>
        </w:rPr>
        <w:t>5</w:t>
      </w:r>
      <w:r>
        <w:t>.</w:t>
      </w:r>
    </w:p>
    <w:p w14:paraId="54316DFE" w14:textId="77777777" w:rsidR="0026505C" w:rsidRDefault="0026505C" w:rsidP="0026505C">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07557C73" w14:textId="77777777" w:rsidR="0026505C" w:rsidRDefault="0026505C" w:rsidP="0026505C">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7593ECB7" w14:textId="77777777" w:rsidR="0026505C" w:rsidRDefault="0026505C" w:rsidP="0026505C">
      <w:pPr>
        <w:pStyle w:val="Bibliography"/>
      </w:pPr>
      <w:r>
        <w:lastRenderedPageBreak/>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6ED1760" w14:textId="77777777" w:rsidR="0026505C" w:rsidRDefault="0026505C" w:rsidP="0026505C">
      <w:pPr>
        <w:pStyle w:val="Bibliography"/>
      </w:pPr>
      <w:r>
        <w:t xml:space="preserve">Wickham, H. (2014). Tidy Data. </w:t>
      </w:r>
      <w:r>
        <w:rPr>
          <w:i/>
          <w:iCs/>
        </w:rPr>
        <w:t>Journal of Statistical Software</w:t>
      </w:r>
      <w:r>
        <w:t xml:space="preserve">, </w:t>
      </w:r>
      <w:r>
        <w:rPr>
          <w:i/>
          <w:iCs/>
        </w:rPr>
        <w:t>59</w:t>
      </w:r>
      <w:r>
        <w:t>, 1–23. https://doi.org/10.18637/jss.v059.i10</w:t>
      </w:r>
    </w:p>
    <w:p w14:paraId="10A69120" w14:textId="77777777" w:rsidR="0026505C" w:rsidRDefault="0026505C" w:rsidP="0026505C">
      <w:pPr>
        <w:pStyle w:val="Bibliography"/>
      </w:pPr>
      <w:proofErr w:type="spellStart"/>
      <w:r>
        <w:t>Wieselmann</w:t>
      </w:r>
      <w:proofErr w:type="spellEnd"/>
      <w:r>
        <w:t xml:space="preserve">,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611A2488" w14:textId="77777777" w:rsidR="0026505C" w:rsidRDefault="0026505C" w:rsidP="0026505C">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42F8602E" w14:textId="77777777" w:rsidR="0026505C" w:rsidRDefault="0026505C" w:rsidP="0026505C">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4D8E9855" w14:textId="77777777" w:rsidR="0026505C" w:rsidRDefault="0026505C" w:rsidP="0026505C">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7276C3A0" w14:textId="77777777" w:rsidR="0026505C" w:rsidRDefault="0026505C" w:rsidP="0026505C">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567860F9" w14:textId="7D8E66EC"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lastRenderedPageBreak/>
              <w:t xml:space="preserve">((R) means </w:t>
            </w:r>
            <w:proofErr w:type="spellStart"/>
            <w:r>
              <w:t>reversily</w:t>
            </w:r>
            <w:proofErr w:type="spellEnd"/>
            <w:r>
              <w:t xml:space="preserve"> scored)</w:t>
            </w:r>
          </w:p>
        </w:tc>
        <w:tc>
          <w:tcPr>
            <w:tcW w:w="425" w:type="dxa"/>
          </w:tcPr>
          <w:p w14:paraId="5102ED31" w14:textId="2542C0FB" w:rsidR="002800DC" w:rsidRDefault="002800DC" w:rsidP="00AE4FF6">
            <w:r>
              <w:lastRenderedPageBreak/>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lastRenderedPageBreak/>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1F7DC5"/>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4D32"/>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2725"/>
    <w:rsid w:val="00972B60"/>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75B3D"/>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6799D"/>
    <w:rsid w:val="00D75F42"/>
    <w:rsid w:val="00D80323"/>
    <w:rsid w:val="00D84B4B"/>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5</TotalTime>
  <Pages>25</Pages>
  <Words>28126</Words>
  <Characters>160322</Characters>
  <Application>Microsoft Office Word</Application>
  <DocSecurity>0</DocSecurity>
  <Lines>1336</Lines>
  <Paragraphs>37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8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53</cp:revision>
  <cp:lastPrinted>2023-09-30T17:21:00Z</cp:lastPrinted>
  <dcterms:created xsi:type="dcterms:W3CDTF">2023-09-23T17:00:00Z</dcterms:created>
  <dcterms:modified xsi:type="dcterms:W3CDTF">2023-12-20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4Sr5K7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